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B195F0B" w14:textId="79750EAE" w:rsidR="005D21E5" w:rsidRDefault="00E80892" w:rsidP="005D21E5">
      <w:pPr>
        <w:tabs>
          <w:tab w:val="left" w:pos="200"/>
        </w:tabs>
        <w:autoSpaceDE w:val="0"/>
        <w:autoSpaceDN w:val="0"/>
        <w:adjustRightInd w:val="0"/>
        <w:spacing w:after="60" w:line="240" w:lineRule="exact"/>
        <w:jc w:val="both"/>
      </w:pPr>
      <w:r>
        <w:tab/>
      </w:r>
      <w:r w:rsidR="00C976CA">
        <w:t>News is part of everyday life. The channels have been extended from traditional news services to social networks. The American President Donald Trump, for example, uses Twitter as a news channel. This behavior was heavily discussed in the context of the 2016 presidential election, as statements in the form of tweets about companies affected its stock prices</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For example, on the same day of a positive tweet about Ford (Jan 4, 2017), Ford's stock price increased by 4.6%. On the same day of a negative tweet, the stock price decreased by 1.8% for ExxonMobil (Dec 13, 2016)</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Even if the stock prices returned to its previous level after some time, a correlation between news and stock price can be deduced. </w:t>
      </w:r>
    </w:p>
    <w:p w14:paraId="4A0055FD" w14:textId="77777777" w:rsidR="005D21E5" w:rsidRDefault="005D21E5" w:rsidP="005D21E5">
      <w:pPr>
        <w:tabs>
          <w:tab w:val="left" w:pos="200"/>
        </w:tabs>
        <w:autoSpaceDE w:val="0"/>
        <w:autoSpaceDN w:val="0"/>
        <w:adjustRightInd w:val="0"/>
        <w:spacing w:after="60" w:line="240" w:lineRule="exact"/>
        <w:jc w:val="both"/>
      </w:pPr>
    </w:p>
    <w:p w14:paraId="47CCA4CC" w14:textId="275C5E5B" w:rsidR="00C976CA" w:rsidRDefault="00C976CA" w:rsidP="005D21E5">
      <w:pPr>
        <w:tabs>
          <w:tab w:val="left" w:pos="200"/>
        </w:tabs>
        <w:autoSpaceDE w:val="0"/>
        <w:autoSpaceDN w:val="0"/>
        <w:adjustRightInd w:val="0"/>
        <w:spacing w:after="60" w:line="240" w:lineRule="exact"/>
        <w:jc w:val="both"/>
      </w:pPr>
      <w:r>
        <w:t xml:space="preserve">It is therefore </w:t>
      </w:r>
      <w:r w:rsidR="005D21E5">
        <w:t>obvious</w:t>
      </w:r>
      <w:r>
        <w:t xml:space="preserve"> to assume that these correlations do not only exist between Donald Trump's tweets and the stock market but that this correlation can be interpreted in a broader sense.</w:t>
      </w:r>
      <w:r w:rsidR="005D21E5">
        <w:t xml:space="preserve"> Therefore, this study </w:t>
      </w:r>
      <w:r w:rsidR="005D21E5" w:rsidRPr="005D21E5">
        <w:t xml:space="preserve">examines the relationship between published news headlines and the changes in stock prices. This relationship leads to the problem-solving approach of how to classify news headlines to detect the probability of stock price </w:t>
      </w:r>
      <w:proofErr w:type="gramStart"/>
      <w:r w:rsidR="005D21E5" w:rsidRPr="005D21E5">
        <w:t>changes?</w:t>
      </w:r>
      <w:proofErr w:type="gramEnd"/>
    </w:p>
    <w:p w14:paraId="10DB1275" w14:textId="77777777" w:rsidR="00C976CA" w:rsidRDefault="00C976CA" w:rsidP="005D21E5">
      <w:pPr>
        <w:tabs>
          <w:tab w:val="left" w:pos="200"/>
        </w:tabs>
        <w:autoSpaceDE w:val="0"/>
        <w:autoSpaceDN w:val="0"/>
        <w:adjustRightInd w:val="0"/>
        <w:spacing w:after="60" w:line="240" w:lineRule="exact"/>
        <w:jc w:val="both"/>
      </w:pPr>
    </w:p>
    <w:p w14:paraId="5BF24F21" w14:textId="77777777" w:rsidR="005D21E5" w:rsidRDefault="005D21E5" w:rsidP="005D21E5">
      <w:pPr>
        <w:tabs>
          <w:tab w:val="left" w:pos="200"/>
        </w:tabs>
        <w:autoSpaceDE w:val="0"/>
        <w:autoSpaceDN w:val="0"/>
        <w:adjustRightInd w:val="0"/>
        <w:spacing w:after="60" w:line="240" w:lineRule="exact"/>
        <w:jc w:val="both"/>
      </w:pPr>
      <w:r>
        <w:t xml:space="preserve">The solution of this problem can clarify the importance of news regarding stock price changes and may increase significantly the accuracy of the stock price change prediction. In specific, the relationship between tags (individual key words) of headlines and price changes will be explored. This will lead to design a probabilistic model of linking a headline to a price change. </w:t>
      </w:r>
    </w:p>
    <w:p w14:paraId="79D27C6D" w14:textId="77777777" w:rsidR="005D21E5" w:rsidRDefault="005D21E5" w:rsidP="005D21E5">
      <w:pPr>
        <w:tabs>
          <w:tab w:val="left" w:pos="200"/>
        </w:tabs>
        <w:autoSpaceDE w:val="0"/>
        <w:autoSpaceDN w:val="0"/>
        <w:adjustRightInd w:val="0"/>
        <w:spacing w:after="60" w:line="240" w:lineRule="exact"/>
        <w:jc w:val="both"/>
      </w:pPr>
    </w:p>
    <w:p w14:paraId="1AFC60D4" w14:textId="77777777" w:rsidR="005D21E5" w:rsidRDefault="005D21E5" w:rsidP="005D21E5">
      <w:pPr>
        <w:tabs>
          <w:tab w:val="left" w:pos="200"/>
        </w:tabs>
        <w:autoSpaceDE w:val="0"/>
        <w:autoSpaceDN w:val="0"/>
        <w:adjustRightInd w:val="0"/>
        <w:spacing w:after="60" w:line="240" w:lineRule="exact"/>
        <w:jc w:val="both"/>
      </w:pPr>
      <w:r>
        <w:t xml:space="preserve">The change of stock prices can be controlled with indicators like RSI (Relative Strength Index) or EMA (Exponential Moving Average). The RSI is an indicator that measures from 0 to 100 the extent of the latest price changes to assess overbought or oversold conditions in the price of a stock or other asset. In comparison, an EMA represents the trend of the price change and reacts sensitively to recent price changes </w:t>
      </w:r>
      <w:r>
        <w:t xml:space="preserve">depending on the included number of data points from the past. But in order to predict the probability of a stock price change, it is necessary to include daily updated news, which is not reflected in real time in indicators like RSI or EMA, but rather in headlines. </w:t>
      </w:r>
    </w:p>
    <w:p w14:paraId="5F1B68F9" w14:textId="77777777" w:rsidR="005D21E5" w:rsidRDefault="005D21E5" w:rsidP="005D21E5">
      <w:pPr>
        <w:tabs>
          <w:tab w:val="left" w:pos="200"/>
        </w:tabs>
        <w:autoSpaceDE w:val="0"/>
        <w:autoSpaceDN w:val="0"/>
        <w:adjustRightInd w:val="0"/>
        <w:spacing w:after="60" w:line="240" w:lineRule="exact"/>
        <w:jc w:val="both"/>
      </w:pPr>
    </w:p>
    <w:p w14:paraId="39970EFF" w14:textId="77777777" w:rsidR="005D21E5" w:rsidRDefault="005D21E5" w:rsidP="005D21E5">
      <w:pPr>
        <w:tabs>
          <w:tab w:val="left" w:pos="200"/>
        </w:tabs>
        <w:autoSpaceDE w:val="0"/>
        <w:autoSpaceDN w:val="0"/>
        <w:adjustRightInd w:val="0"/>
        <w:spacing w:after="60" w:line="240" w:lineRule="exact"/>
        <w:jc w:val="both"/>
      </w:pPr>
      <w:r>
        <w:t xml:space="preserve">Therefore, the purpose of this study is to underline the high relevance of tags (individual key words) of headlines for stock price changes. In comparison, just analyzing stock price indicators can lead to a wrong trend or even worse, to a wrong decision for buying or selling a position. By implementing tags of headlines and their probability of a stock price change, the decision for buying or selling a position is based on recent data and includes opinions and thoughts of people. </w:t>
      </w:r>
    </w:p>
    <w:p w14:paraId="73270DBF" w14:textId="77777777" w:rsidR="005D21E5" w:rsidRDefault="005D21E5" w:rsidP="005D21E5">
      <w:pPr>
        <w:tabs>
          <w:tab w:val="left" w:pos="200"/>
        </w:tabs>
        <w:autoSpaceDE w:val="0"/>
        <w:autoSpaceDN w:val="0"/>
        <w:adjustRightInd w:val="0"/>
        <w:spacing w:after="60" w:line="240" w:lineRule="exact"/>
        <w:jc w:val="both"/>
      </w:pPr>
    </w:p>
    <w:p w14:paraId="3C4752AC" w14:textId="77777777" w:rsidR="005D21E5" w:rsidRDefault="005D21E5" w:rsidP="005D21E5">
      <w:pPr>
        <w:tabs>
          <w:tab w:val="left" w:pos="200"/>
        </w:tabs>
        <w:autoSpaceDE w:val="0"/>
        <w:autoSpaceDN w:val="0"/>
        <w:adjustRightInd w:val="0"/>
        <w:spacing w:after="60" w:line="240" w:lineRule="exact"/>
        <w:jc w:val="both"/>
      </w:pPr>
      <w:r>
        <w:t>The overall approach is divided into two parts Business Intelligence and model building. The first part, Business Intelligence, analyzes the relationship between tags of headlines and stock price changes by answering the following three subproblems:</w:t>
      </w:r>
    </w:p>
    <w:p w14:paraId="173B54BF" w14:textId="77777777" w:rsidR="005D21E5" w:rsidRDefault="005D21E5" w:rsidP="005D21E5">
      <w:pPr>
        <w:tabs>
          <w:tab w:val="left" w:pos="200"/>
        </w:tabs>
        <w:autoSpaceDE w:val="0"/>
        <w:autoSpaceDN w:val="0"/>
        <w:adjustRightInd w:val="0"/>
        <w:spacing w:after="60" w:line="240" w:lineRule="exact"/>
        <w:jc w:val="both"/>
      </w:pPr>
    </w:p>
    <w:p w14:paraId="77E57592" w14:textId="54B02E88" w:rsidR="00C976CA" w:rsidRDefault="005D21E5" w:rsidP="005D21E5">
      <w:pPr>
        <w:tabs>
          <w:tab w:val="left" w:pos="200"/>
        </w:tabs>
        <w:autoSpaceDE w:val="0"/>
        <w:autoSpaceDN w:val="0"/>
        <w:adjustRightInd w:val="0"/>
        <w:spacing w:after="60" w:line="240" w:lineRule="exact"/>
        <w:jc w:val="both"/>
      </w:pPr>
      <w:r>
        <w:t>First, it will be analyzed when [min / h / d] the stock price is affected, after the news being published. Second, it is critical to identify first the wave of the stock price change, after or even before news being published, and then to analyze the development. The aim is to detect the time of the first increase, the maximum, the time of returning to “normality” and if there is a price change before the general public is informed.</w:t>
      </w:r>
    </w:p>
    <w:p w14:paraId="05F5ECD4" w14:textId="468B3730" w:rsidR="005D21E5" w:rsidRDefault="005D21E5" w:rsidP="005D21E5">
      <w:pPr>
        <w:tabs>
          <w:tab w:val="left" w:pos="200"/>
        </w:tabs>
        <w:autoSpaceDE w:val="0"/>
        <w:autoSpaceDN w:val="0"/>
        <w:adjustRightInd w:val="0"/>
        <w:spacing w:after="60" w:line="240" w:lineRule="exact"/>
        <w:jc w:val="both"/>
      </w:pPr>
    </w:p>
    <w:p w14:paraId="65D112CA" w14:textId="6EE50A93" w:rsidR="005D21E5" w:rsidRPr="00E80892" w:rsidRDefault="005D21E5" w:rsidP="005D21E5">
      <w:pPr>
        <w:tabs>
          <w:tab w:val="left" w:pos="200"/>
        </w:tabs>
        <w:autoSpaceDE w:val="0"/>
        <w:autoSpaceDN w:val="0"/>
        <w:adjustRightInd w:val="0"/>
        <w:spacing w:after="60" w:line="240" w:lineRule="exact"/>
        <w:jc w:val="both"/>
      </w:pPr>
      <w:r>
        <w:t xml:space="preserve">Second, it will be developed a classification model </w:t>
      </w:r>
      <w:r w:rsidR="00B603FB">
        <w:t>that</w:t>
      </w:r>
      <w:r>
        <w:t xml:space="preserve"> classifies the impact on the probability of a stock price change by using deep learning techniques. </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40F46C7B"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F68F817" w14:textId="77777777" w:rsidR="00947CAD" w:rsidRDefault="0095216E" w:rsidP="005B11D9">
                                <w:pPr>
                                  <w:rPr>
                                    <w:color w:val="FFFFFF"/>
                                    <w:kern w:val="24"/>
                                  </w:rPr>
                                </w:pPr>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p>
                              <w:p w14:paraId="1D20C267" w14:textId="43D1B712" w:rsidR="000336D6" w:rsidRPr="000336D6" w:rsidRDefault="005B11D9" w:rsidP="005B11D9">
                                <w:r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5F68F817" w14:textId="77777777" w:rsidR="00947CAD" w:rsidRDefault="0095216E" w:rsidP="005B11D9">
                          <w:pPr>
                            <w:rPr>
                              <w:color w:val="FFFFFF"/>
                              <w:kern w:val="24"/>
                            </w:rPr>
                          </w:pPr>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p>
                        <w:p w14:paraId="1D20C267" w14:textId="43D1B712" w:rsidR="000336D6" w:rsidRPr="000336D6" w:rsidRDefault="005B11D9" w:rsidP="005B11D9">
                          <w:r w:rsidRPr="005B11D9">
                            <w:rPr>
                              <w:b/>
                              <w:bCs/>
                              <w:color w:val="FFFFFF"/>
                              <w:kern w:val="24"/>
                            </w:rPr>
                            <w:t>II:</w:t>
                          </w:r>
                          <w:r w:rsidR="000336D6" w:rsidRPr="000336D6">
                            <w:rPr>
                              <w:color w:val="FFFFFF"/>
                              <w:kern w:val="24"/>
                            </w:rPr>
                            <w:t xml:space="preserve"> conceptualization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25FC1">
        <w:t>a standard</w:t>
      </w:r>
      <w:r w:rsidR="00582B98">
        <w:t xml:space="preserve"> f</w:t>
      </w:r>
      <w:r w:rsidR="00582B98" w:rsidRPr="00582B98">
        <w:t>ramework for literature reviewing</w:t>
      </w:r>
      <w:r w:rsidR="00525FC1">
        <w:t xml:space="preserve">, developed by </w:t>
      </w:r>
      <w:proofErr w:type="spellStart"/>
      <w:r w:rsidR="00525FC1">
        <w:t>vom</w:t>
      </w:r>
      <w:proofErr w:type="spellEnd"/>
      <w:r w:rsidR="00525FC1">
        <w:t xml:space="preserve"> </w:t>
      </w:r>
      <w:proofErr w:type="spellStart"/>
      <w:r w:rsidR="00525FC1">
        <w:t>Brocke</w:t>
      </w:r>
      <w:proofErr w:type="spellEnd"/>
      <w:r w:rsidR="00525FC1">
        <w:t xml:space="preserve"> </w:t>
      </w:r>
      <w:r w:rsidR="006507C7">
        <w:fldChar w:fldCharType="begin" w:fldLock="1"/>
      </w:r>
      <w:r w:rsidR="005D21E5">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rsidR="006507C7">
        <w:fldChar w:fldCharType="separate"/>
      </w:r>
      <w:r w:rsidR="005D21E5" w:rsidRPr="005D21E5">
        <w:rPr>
          <w:noProof/>
        </w:rPr>
        <w:t>[2]</w:t>
      </w:r>
      <w:r w:rsidR="006507C7">
        <w:fldChar w:fldCharType="end"/>
      </w:r>
      <w:r w:rsidR="00207068">
        <w:t>.</w:t>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2EEF5B7F"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5D21E5">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3]","plainTextFormattedCitation":"[3]","previouslyFormattedCitation":"[3]"},"properties":{"noteIndex":0},"schema":"https://github.com/citation-style-language/schema/raw/master/csl-citation.json"}</w:instrText>
      </w:r>
      <w:r w:rsidR="00A67BBA">
        <w:fldChar w:fldCharType="separate"/>
      </w:r>
      <w:r w:rsidR="005D21E5" w:rsidRPr="005D21E5">
        <w:rPr>
          <w:noProof/>
        </w:rPr>
        <w:t>[3]</w:t>
      </w:r>
      <w:r w:rsidR="00A67BBA">
        <w:fldChar w:fldCharType="end"/>
      </w:r>
      <w:r w:rsidR="00207068">
        <w:t>.</w:t>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7708AD35"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207068">
        <w:t xml:space="preserve"> </w:t>
      </w:r>
      <w:r w:rsidR="00A67BBA">
        <w:fldChar w:fldCharType="begin" w:fldLock="1"/>
      </w:r>
      <w:r w:rsidR="005D21E5">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rsidR="00A67BBA">
        <w:fldChar w:fldCharType="separate"/>
      </w:r>
      <w:r w:rsidR="005D21E5" w:rsidRPr="005D21E5">
        <w:rPr>
          <w:noProof/>
        </w:rPr>
        <w:t>[2]</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56DD5DA6" w:rsidR="005B11D9" w:rsidRDefault="00121C99" w:rsidP="005B11D9">
            <w:pPr>
              <w:pStyle w:val="tablecolsubhead"/>
            </w:pPr>
            <w:r w:rsidRPr="00121C99">
              <w:t>Related</w:t>
            </w:r>
            <w:r>
              <w:t xml:space="preserve"> </w:t>
            </w:r>
            <w:r w:rsidR="00E94701">
              <w:t>method</w:t>
            </w:r>
          </w:p>
        </w:tc>
      </w:tr>
      <w:tr w:rsidR="005B11D9" w14:paraId="574D8F93" w14:textId="77777777" w:rsidTr="005B11D9">
        <w:trPr>
          <w:trHeight w:val="320"/>
          <w:jc w:val="center"/>
        </w:trPr>
        <w:tc>
          <w:tcPr>
            <w:tcW w:w="720" w:type="dxa"/>
            <w:vAlign w:val="center"/>
          </w:tcPr>
          <w:p w14:paraId="5E42BD86" w14:textId="256C5552" w:rsidR="005B11D9" w:rsidRDefault="005B11D9" w:rsidP="00E94701">
            <w:pPr>
              <w:pStyle w:val="tablecopy"/>
              <w:jc w:val="center"/>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E94701">
            <w:pPr>
              <w:pStyle w:val="tablecopy"/>
              <w:jc w:val="center"/>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7E1707AB" w14:textId="2D1BAC73" w:rsidR="00010C45" w:rsidRDefault="00381D4F" w:rsidP="000F4984">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5D21E5">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4]","plainTextFormattedCitation":"[4]","previouslyFormattedCitation":"[4]"},"properties":{"noteIndex":0},"schema":"https://github.com/citation-style-language/schema/raw/master/csl-citation.json"}</w:instrText>
      </w:r>
      <w:r w:rsidR="003D6717">
        <w:fldChar w:fldCharType="separate"/>
      </w:r>
      <w:r w:rsidR="005D21E5" w:rsidRPr="005D21E5">
        <w:rPr>
          <w:noProof/>
        </w:rPr>
        <w:t>[4]</w:t>
      </w:r>
      <w:r w:rsidR="003D6717">
        <w:fldChar w:fldCharType="end"/>
      </w:r>
      <w:r w:rsidR="00207068">
        <w:t>.</w:t>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sidR="007800E5" w:rsidRPr="000F4984">
        <w:rPr>
          <w:color w:val="2E2E2E" w:themeColor="text1"/>
        </w:rPr>
        <w:t>9</w:t>
      </w:r>
      <w:r w:rsidRPr="00381D4F">
        <w:t xml:space="preserve"> relevant articles are identified.</w:t>
      </w:r>
      <w:r w:rsidR="00694193">
        <w:t xml:space="preserve"> </w:t>
      </w:r>
      <w:r w:rsidR="00E94701" w:rsidRPr="00E94701">
        <w:t>A first structural analysis of the researched literature results shows that the number of articles has increased in recent years.</w:t>
      </w:r>
      <w:r w:rsidR="00BA4891" w:rsidRPr="00BA4891">
        <w:t xml:space="preserve"> The high proportion of results from recent years in this research area is an indication of the novelty and relevance of the topic.</w:t>
      </w:r>
      <w:r w:rsidR="00BA4891">
        <w:t xml:space="preserve"> </w:t>
      </w:r>
      <w:r w:rsidR="000F4984" w:rsidRPr="000F4984">
        <w:t xml:space="preserve">One of the key messages from the analysis is that the literature identifies news sources as an essential component of stocks prediction. </w:t>
      </w:r>
      <w:r w:rsidR="000F4984">
        <w:t>According to Atkins</w:t>
      </w:r>
      <w:r w:rsidR="001051DC">
        <w:t xml:space="preserve"> </w:t>
      </w:r>
      <w:r w:rsidR="000F4984">
        <w:t xml:space="preserve">the extracted information from news sources is better for predicting </w:t>
      </w:r>
      <w:r w:rsidR="000F4984" w:rsidRPr="000F4984">
        <w:t>the direction of stocks volatility movements than the direction of price movements.</w:t>
      </w:r>
      <w:r w:rsidR="000F4984">
        <w:t xml:space="preserve"> Using a Latent Dirichlet Allocation (LDA) followed by naïve Bayes classification model, the accuracy </w:t>
      </w:r>
      <w:r w:rsidR="00010C45">
        <w:t xml:space="preserve">achieved an increased value </w:t>
      </w:r>
      <w:r w:rsidR="000F4984">
        <w:t xml:space="preserve">for predicting the stocks volatility </w:t>
      </w:r>
      <w:r w:rsidR="00010C45">
        <w:t>of</w:t>
      </w:r>
      <w:r w:rsidR="000F4984">
        <w:t xml:space="preserve"> 56% </w:t>
      </w:r>
      <w:r w:rsidR="00694193">
        <w:fldChar w:fldCharType="begin" w:fldLock="1"/>
      </w:r>
      <w:r w:rsidR="005D21E5">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5]","plainTextFormattedCitation":"[5]","previouslyFormattedCitation":"[5]"},"properties":{"noteIndex":0},"schema":"https://github.com/citation-style-language/schema/raw/master/csl-citation.json"}</w:instrText>
      </w:r>
      <w:r w:rsidR="00694193">
        <w:fldChar w:fldCharType="separate"/>
      </w:r>
      <w:r w:rsidR="005D21E5" w:rsidRPr="005D21E5">
        <w:rPr>
          <w:noProof/>
        </w:rPr>
        <w:t>[5]</w:t>
      </w:r>
      <w:r w:rsidR="00694193">
        <w:fldChar w:fldCharType="end"/>
      </w:r>
      <w:r w:rsidR="00207068">
        <w:t>.</w:t>
      </w:r>
      <w:r w:rsidR="00010C45">
        <w:t xml:space="preserve"> </w:t>
      </w:r>
    </w:p>
    <w:p w14:paraId="20D7816C" w14:textId="77777777" w:rsidR="003A43FC" w:rsidRDefault="003A43FC" w:rsidP="000F4984">
      <w:pPr>
        <w:tabs>
          <w:tab w:val="left" w:pos="200"/>
        </w:tabs>
        <w:autoSpaceDE w:val="0"/>
        <w:autoSpaceDN w:val="0"/>
        <w:adjustRightInd w:val="0"/>
        <w:spacing w:after="60" w:line="240" w:lineRule="exact"/>
        <w:jc w:val="left"/>
      </w:pPr>
    </w:p>
    <w:p w14:paraId="3BD6D3AB" w14:textId="387D0FE2" w:rsidR="0086091D" w:rsidRDefault="00010C45" w:rsidP="00F8211E">
      <w:pPr>
        <w:tabs>
          <w:tab w:val="left" w:pos="200"/>
        </w:tabs>
        <w:autoSpaceDE w:val="0"/>
        <w:autoSpaceDN w:val="0"/>
        <w:adjustRightInd w:val="0"/>
        <w:spacing w:after="60" w:line="240" w:lineRule="exact"/>
        <w:jc w:val="left"/>
      </w:pPr>
      <w:r>
        <w:t>Another approach predicts the daily stock price changes by using a deep neural generative model (DGM) of news articles. By creating a market simulation, the result</w:t>
      </w:r>
      <w:r w:rsidRPr="00010C45">
        <w:t xml:space="preserve"> showed that the proposed model</w:t>
      </w:r>
      <w:r>
        <w:t xml:space="preserve"> achieved the highest profit </w:t>
      </w:r>
      <w:r w:rsidR="0086091D">
        <w:fldChar w:fldCharType="begin" w:fldLock="1"/>
      </w:r>
      <w:r w:rsidR="005D21E5">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6]","plainTextFormattedCitation":"[6]","previouslyFormattedCitation":"[6]"},"properties":{"noteIndex":0},"schema":"https://github.com/citation-style-language/schema/raw/master/csl-citation.json"}</w:instrText>
      </w:r>
      <w:r w:rsidR="0086091D">
        <w:fldChar w:fldCharType="separate"/>
      </w:r>
      <w:r w:rsidR="005D21E5" w:rsidRPr="005D21E5">
        <w:rPr>
          <w:noProof/>
        </w:rPr>
        <w:t>[6]</w:t>
      </w:r>
      <w:r w:rsidR="0086091D">
        <w:fldChar w:fldCharType="end"/>
      </w:r>
      <w:r w:rsidR="00207068">
        <w:t>.</w:t>
      </w:r>
    </w:p>
    <w:p w14:paraId="3FB81374" w14:textId="5E0FC850" w:rsidR="00907906" w:rsidRDefault="00010C45" w:rsidP="00F8211E">
      <w:pPr>
        <w:tabs>
          <w:tab w:val="left" w:pos="200"/>
        </w:tabs>
        <w:autoSpaceDE w:val="0"/>
        <w:autoSpaceDN w:val="0"/>
        <w:adjustRightInd w:val="0"/>
        <w:spacing w:after="60" w:line="240" w:lineRule="exact"/>
        <w:jc w:val="left"/>
      </w:pPr>
      <w:r>
        <w:t xml:space="preserve">In addition, </w:t>
      </w:r>
      <w:r w:rsidR="00BD20E7">
        <w:t xml:space="preserve">in the study of Y. </w:t>
      </w:r>
      <w:proofErr w:type="spellStart"/>
      <w:r w:rsidR="00BD20E7">
        <w:t>Xie</w:t>
      </w:r>
      <w:proofErr w:type="spellEnd"/>
      <w:r w:rsidR="00BD20E7">
        <w:t xml:space="preserve"> text mining and support vector machine was chosen to forecast the Chinese stock market. First, Chinese online news was analyzed by text mining technology and sentiment analysis as a basis for predicting the stock price by using support vector machine (SVM). </w:t>
      </w:r>
      <w:r w:rsidR="00BA27AF">
        <w:t>H</w:t>
      </w:r>
      <w:r w:rsidR="00BA27AF" w:rsidRPr="00BA27AF">
        <w:t>owever, this approach was better for predicting a specific stock price, but less accurate for predicting the trend of a stock</w:t>
      </w:r>
      <w:r w:rsidR="00207068">
        <w:t xml:space="preserve"> </w:t>
      </w:r>
      <w:r w:rsidR="00907906">
        <w:fldChar w:fldCharType="begin" w:fldLock="1"/>
      </w:r>
      <w:r w:rsidR="005D21E5">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7]","plainTextFormattedCitation":"[7]","previouslyFormattedCitation":"[7]"},"properties":{"noteIndex":0},"schema":"https://github.com/citation-style-language/schema/raw/master/csl-citation.json"}</w:instrText>
      </w:r>
      <w:r w:rsidR="00907906">
        <w:fldChar w:fldCharType="separate"/>
      </w:r>
      <w:r w:rsidR="005D21E5" w:rsidRPr="005D21E5">
        <w:rPr>
          <w:noProof/>
        </w:rPr>
        <w:t>[7]</w:t>
      </w:r>
      <w:r w:rsidR="00907906">
        <w:fldChar w:fldCharType="end"/>
      </w:r>
      <w:r w:rsidR="00207068">
        <w:t>.</w:t>
      </w:r>
    </w:p>
    <w:p w14:paraId="0D990BE7" w14:textId="2C3F006E" w:rsidR="00BA27AF" w:rsidRDefault="00BA27AF" w:rsidP="00F8211E">
      <w:pPr>
        <w:tabs>
          <w:tab w:val="left" w:pos="200"/>
        </w:tabs>
        <w:autoSpaceDE w:val="0"/>
        <w:autoSpaceDN w:val="0"/>
        <w:adjustRightInd w:val="0"/>
        <w:spacing w:after="60" w:line="240" w:lineRule="exact"/>
        <w:jc w:val="left"/>
      </w:pPr>
    </w:p>
    <w:p w14:paraId="6B7EADE0" w14:textId="067A8694" w:rsidR="003A43FC" w:rsidRDefault="00ED4318" w:rsidP="003A43FC">
      <w:pPr>
        <w:tabs>
          <w:tab w:val="left" w:pos="200"/>
        </w:tabs>
        <w:autoSpaceDE w:val="0"/>
        <w:autoSpaceDN w:val="0"/>
        <w:adjustRightInd w:val="0"/>
        <w:spacing w:after="60" w:line="240" w:lineRule="exact"/>
        <w:jc w:val="left"/>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rsidR="00907906">
        <w:fldChar w:fldCharType="begin" w:fldLock="1"/>
      </w:r>
      <w:r w:rsidR="005D21E5">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8]","plainTextFormattedCitation":"[8]","previouslyFormattedCitation":"[8]"},"properties":{"noteIndex":0},"schema":"https://github.com/citation-style-language/schema/raw/master/csl-citation.json"}</w:instrText>
      </w:r>
      <w:r w:rsidR="00907906">
        <w:fldChar w:fldCharType="separate"/>
      </w:r>
      <w:r w:rsidR="005D21E5" w:rsidRPr="005D21E5">
        <w:rPr>
          <w:noProof/>
        </w:rPr>
        <w:t>[8]</w:t>
      </w:r>
      <w:r w:rsidR="00907906">
        <w:fldChar w:fldCharType="end"/>
      </w:r>
      <w:r w:rsidR="00207068">
        <w:t>.</w:t>
      </w:r>
      <w:r>
        <w:t xml:space="preserve"> </w:t>
      </w:r>
      <w:r w:rsidR="001051DC">
        <w:t xml:space="preserve">In comparison, Balaji created in their study 14 different models, which were based on four main different techniques of deep </w:t>
      </w:r>
      <w:r w:rsidR="00675338">
        <w:t xml:space="preserve">learning and tried to forecast the stock price with accuracies above 0.5 </w:t>
      </w:r>
      <w:r w:rsidR="00675338">
        <w:fldChar w:fldCharType="begin" w:fldLock="1"/>
      </w:r>
      <w:r w:rsidR="005D21E5">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9]","plainTextFormattedCitation":"[9]","previouslyFormattedCitation":"[9]"},"properties":{"noteIndex":0},"schema":"https://github.com/citation-style-language/schema/raw/master/csl-citation.json"}</w:instrText>
      </w:r>
      <w:r w:rsidR="00675338">
        <w:fldChar w:fldCharType="separate"/>
      </w:r>
      <w:r w:rsidR="005D21E5" w:rsidRPr="005D21E5">
        <w:rPr>
          <w:noProof/>
        </w:rPr>
        <w:t>[9]</w:t>
      </w:r>
      <w:r w:rsidR="00675338">
        <w:fldChar w:fldCharType="end"/>
      </w:r>
      <w:r w:rsidR="00207068">
        <w:t>.</w:t>
      </w:r>
      <w:r w:rsidR="00675338">
        <w:t xml:space="preserve"> I</w:t>
      </w:r>
      <w:r w:rsidR="00675338" w:rsidRPr="00675338">
        <w:t>n addition, another study has determined that</w:t>
      </w:r>
      <w:r w:rsidR="00675338">
        <w:t xml:space="preserve"> there is a high correlation between stock market prices and returns </w:t>
      </w:r>
      <w:r w:rsidR="003A43FC">
        <w:fldChar w:fldCharType="begin" w:fldLock="1"/>
      </w:r>
      <w:r w:rsidR="005D21E5">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10]","plainTextFormattedCitation":"[10]","previouslyFormattedCitation":"[10]"},"properties":{"noteIndex":0},"schema":"https://github.com/citation-style-language/schema/raw/master/csl-citation.json"}</w:instrText>
      </w:r>
      <w:r w:rsidR="003A43FC">
        <w:fldChar w:fldCharType="separate"/>
      </w:r>
      <w:r w:rsidR="005D21E5" w:rsidRPr="005D21E5">
        <w:rPr>
          <w:noProof/>
        </w:rPr>
        <w:t>[10]</w:t>
      </w:r>
      <w:r w:rsidR="003A43FC">
        <w:fldChar w:fldCharType="end"/>
      </w:r>
      <w:r w:rsidR="00207068">
        <w:t>.</w:t>
      </w:r>
    </w:p>
    <w:p w14:paraId="2868A841" w14:textId="520B83E1" w:rsidR="00675338" w:rsidRDefault="00675338" w:rsidP="00675338">
      <w:pPr>
        <w:tabs>
          <w:tab w:val="left" w:pos="200"/>
        </w:tabs>
        <w:autoSpaceDE w:val="0"/>
        <w:autoSpaceDN w:val="0"/>
        <w:adjustRightInd w:val="0"/>
        <w:spacing w:after="60" w:line="240" w:lineRule="exact"/>
        <w:jc w:val="left"/>
      </w:pPr>
    </w:p>
    <w:p w14:paraId="22AFD20C" w14:textId="148A0F55" w:rsidR="0013015B" w:rsidRDefault="00675338" w:rsidP="00F8211E">
      <w:pPr>
        <w:tabs>
          <w:tab w:val="left" w:pos="200"/>
        </w:tabs>
        <w:autoSpaceDE w:val="0"/>
        <w:autoSpaceDN w:val="0"/>
        <w:adjustRightInd w:val="0"/>
        <w:spacing w:after="60" w:line="240" w:lineRule="exact"/>
        <w:jc w:val="left"/>
      </w:pPr>
      <w:r w:rsidRPr="00675338">
        <w:t xml:space="preserve">Another relevant approach was shown by </w:t>
      </w:r>
      <w:r>
        <w:t>Evans</w:t>
      </w:r>
      <w:r w:rsidR="00207068">
        <w:t>.</w:t>
      </w:r>
      <w:r>
        <w:t xml:space="preserve"> </w:t>
      </w:r>
      <w:r w:rsidR="003A43FC">
        <w:t xml:space="preserve">This study detected </w:t>
      </w:r>
      <w:proofErr w:type="spellStart"/>
      <w:r w:rsidR="003A43FC">
        <w:t>cashtags</w:t>
      </w:r>
      <w:proofErr w:type="spellEnd"/>
      <w:r w:rsidR="00711920">
        <w:t xml:space="preserve"> ($)</w:t>
      </w:r>
      <w:r w:rsidR="003A43FC">
        <w:t xml:space="preserve"> on twitter and, by using classification models, classifies if a tweet relates to a stock exchange-listed company. They used twitter as an data source by claiming that investors share information and discussions about the stock market </w:t>
      </w:r>
      <w:r w:rsidR="0013015B">
        <w:fldChar w:fldCharType="begin" w:fldLock="1"/>
      </w:r>
      <w:r w:rsidR="005D21E5">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1]","plainTextFormattedCitation":"[11]","previouslyFormattedCitation":"[11]"},"properties":{"noteIndex":0},"schema":"https://github.com/citation-style-language/schema/raw/master/csl-citation.json"}</w:instrText>
      </w:r>
      <w:r w:rsidR="0013015B">
        <w:fldChar w:fldCharType="separate"/>
      </w:r>
      <w:r w:rsidR="005D21E5" w:rsidRPr="005D21E5">
        <w:rPr>
          <w:noProof/>
        </w:rPr>
        <w:t>[11]</w:t>
      </w:r>
      <w:r w:rsidR="0013015B">
        <w:fldChar w:fldCharType="end"/>
      </w:r>
      <w:r w:rsidR="00207068">
        <w:t>.</w:t>
      </w:r>
    </w:p>
    <w:p w14:paraId="4FFBF5EB" w14:textId="249DE010" w:rsidR="0013015B" w:rsidRDefault="0013015B"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068CC123" w:rsidR="001472D6" w:rsidRDefault="00381D4F" w:rsidP="00F8211E">
      <w:pPr>
        <w:tabs>
          <w:tab w:val="left" w:pos="200"/>
        </w:tabs>
        <w:autoSpaceDE w:val="0"/>
        <w:autoSpaceDN w:val="0"/>
        <w:adjustRightInd w:val="0"/>
        <w:spacing w:after="60" w:line="240" w:lineRule="exact"/>
        <w:jc w:val="left"/>
      </w:pPr>
      <w:r w:rsidRPr="00381D4F">
        <w:t xml:space="preserve">In this section, the results of the literature analysis are combined with the problem selection to generate a discussion of a research </w:t>
      </w:r>
      <w:r w:rsidR="00E927F2">
        <w:t>agenda</w:t>
      </w:r>
      <w:r w:rsidRPr="00381D4F">
        <w:t>, which is the starting point for further action.</w:t>
      </w:r>
      <w:r w:rsidR="003A43FC">
        <w:t xml:space="preserve"> </w:t>
      </w:r>
    </w:p>
    <w:p w14:paraId="27265F19" w14:textId="51D9AB3C" w:rsidR="001472D6" w:rsidRDefault="00D461E9" w:rsidP="00F8211E">
      <w:pPr>
        <w:tabs>
          <w:tab w:val="left" w:pos="200"/>
        </w:tabs>
        <w:autoSpaceDE w:val="0"/>
        <w:autoSpaceDN w:val="0"/>
        <w:adjustRightInd w:val="0"/>
        <w:spacing w:after="60" w:line="240" w:lineRule="exact"/>
        <w:jc w:val="left"/>
      </w:pPr>
      <w:r w:rsidRPr="00D461E9">
        <w:lastRenderedPageBreak/>
        <w:t xml:space="preserve">Firstly, it should be noted that a wide range of approaches and solutions have been identified with the main topics according to the search word list </w:t>
      </w:r>
      <w:r w:rsidRPr="00D461E9">
        <w:rPr>
          <w:i/>
          <w:iCs/>
          <w:color w:val="737373" w:themeColor="text2"/>
        </w:rPr>
        <w:t>(see Appendix)</w:t>
      </w:r>
      <w:r w:rsidRPr="00D461E9">
        <w:t>.</w:t>
      </w:r>
      <w:r>
        <w:t xml:space="preserve"> </w:t>
      </w:r>
      <w:r w:rsidR="00702A6C" w:rsidRPr="00702A6C">
        <w:t>Based on the documented literature research and analysis, similar approaches can be identified, but with different thematic focuses.</w:t>
      </w:r>
      <w:r w:rsidR="00702A6C">
        <w:t xml:space="preserve"> </w:t>
      </w:r>
      <w:r w:rsidR="00C43B7D">
        <w:t xml:space="preserve">Similar to other studies is that the approach is based on the thesis that </w:t>
      </w:r>
      <w:r w:rsidR="001F732A">
        <w:t xml:space="preserve">news headlines have an impact on the stock price change </w:t>
      </w:r>
      <w:r w:rsidR="001F732A">
        <w:fldChar w:fldCharType="begin" w:fldLock="1"/>
      </w:r>
      <w:r w:rsidR="005D21E5">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5], [6], [11]","plainTextFormattedCitation":"[5], [6], [11]","previouslyFormattedCitation":"[5], [6], [11]"},"properties":{"noteIndex":0},"schema":"https://github.com/citation-style-language/schema/raw/master/csl-citation.json"}</w:instrText>
      </w:r>
      <w:r w:rsidR="001F732A">
        <w:fldChar w:fldCharType="separate"/>
      </w:r>
      <w:r w:rsidR="005D21E5" w:rsidRPr="005D21E5">
        <w:rPr>
          <w:noProof/>
        </w:rPr>
        <w:t>[5], [6], [11]</w:t>
      </w:r>
      <w:r w:rsidR="001F732A">
        <w:fldChar w:fldCharType="end"/>
      </w:r>
      <w:r w:rsidR="001F732A">
        <w:t xml:space="preserve">. </w:t>
      </w:r>
      <w:r w:rsidR="001F732A" w:rsidRPr="001F732A">
        <w:t>However</w:t>
      </w:r>
      <w:r w:rsidR="001F732A">
        <w:t xml:space="preserve">, exploring the relationship between tags (individual key words) of headlines and price changes in order to </w:t>
      </w:r>
      <w:r w:rsidR="006C46DF">
        <w:t>design a probabilistic model of linking a headline to a price change</w:t>
      </w:r>
      <w:r w:rsidR="00C66ADA">
        <w:t xml:space="preserve"> is not tackled </w:t>
      </w:r>
      <w:r w:rsidR="00C66ADA" w:rsidRPr="00C66ADA">
        <w:t>in the literature results presented</w:t>
      </w:r>
      <w:r w:rsidR="00C66ADA">
        <w:t xml:space="preserve">. </w:t>
      </w:r>
    </w:p>
    <w:p w14:paraId="402DD837" w14:textId="39CC936B" w:rsidR="00C66ADA" w:rsidRDefault="00C66ADA" w:rsidP="00F8211E">
      <w:pPr>
        <w:tabs>
          <w:tab w:val="left" w:pos="200"/>
        </w:tabs>
        <w:autoSpaceDE w:val="0"/>
        <w:autoSpaceDN w:val="0"/>
        <w:adjustRightInd w:val="0"/>
        <w:spacing w:after="60" w:line="240" w:lineRule="exact"/>
        <w:jc w:val="left"/>
      </w:pPr>
    </w:p>
    <w:p w14:paraId="784036C0" w14:textId="77777777" w:rsidR="00C66ADA" w:rsidRDefault="00C66ADA" w:rsidP="00F8211E">
      <w:pPr>
        <w:tabs>
          <w:tab w:val="left" w:pos="200"/>
        </w:tabs>
        <w:autoSpaceDE w:val="0"/>
        <w:autoSpaceDN w:val="0"/>
        <w:adjustRightInd w:val="0"/>
        <w:spacing w:after="60" w:line="240" w:lineRule="exact"/>
        <w:jc w:val="left"/>
      </w:pPr>
    </w:p>
    <w:p w14:paraId="5522AB69" w14:textId="5CA9284D" w:rsidR="001472D6" w:rsidRDefault="00C3345F"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5408" behindDoc="0" locked="0" layoutInCell="1" allowOverlap="1" wp14:anchorId="6D56F0D0" wp14:editId="6D5F1A37">
                <wp:simplePos x="0" y="0"/>
                <wp:positionH relativeFrom="column">
                  <wp:posOffset>-1023</wp:posOffset>
                </wp:positionH>
                <wp:positionV relativeFrom="paragraph">
                  <wp:posOffset>171335</wp:posOffset>
                </wp:positionV>
                <wp:extent cx="2926080" cy="2473170"/>
                <wp:effectExtent l="0" t="0" r="0" b="3810"/>
                <wp:wrapTopAndBottom/>
                <wp:docPr id="44" name="Group 68"/>
                <wp:cNvGraphicFramePr/>
                <a:graphic xmlns:a="http://schemas.openxmlformats.org/drawingml/2006/main">
                  <a:graphicData uri="http://schemas.microsoft.com/office/word/2010/wordprocessingGroup">
                    <wpg:wgp>
                      <wpg:cNvGrpSpPr/>
                      <wpg:grpSpPr>
                        <a:xfrm>
                          <a:off x="0" y="0"/>
                          <a:ext cx="2926080" cy="2473170"/>
                          <a:chOff x="0" y="320255"/>
                          <a:chExt cx="5557400" cy="4521894"/>
                        </a:xfrm>
                      </wpg:grpSpPr>
                      <wps:wsp>
                        <wps:cNvPr id="51" name="Gerade Verbindung 10"/>
                        <wps:cNvCnPr>
                          <a:cxnSpLocks/>
                          <a:stCxn id="53" idx="0"/>
                          <a:endCxn id="56" idx="2"/>
                        </wps:cNvCnPr>
                        <wps:spPr>
                          <a:xfrm flipV="1">
                            <a:off x="2776881" y="1815574"/>
                            <a:ext cx="0" cy="2528825"/>
                          </a:xfrm>
                          <a:prstGeom prst="straightConnector1">
                            <a:avLst/>
                          </a:prstGeom>
                          <a:ln w="12700">
                            <a:solidFill>
                              <a:schemeClr val="tx2"/>
                            </a:solidFill>
                            <a:prstDash val="sysDot"/>
                          </a:ln>
                        </wps:spPr>
                        <wps:style>
                          <a:lnRef idx="1">
                            <a:schemeClr val="accent1"/>
                          </a:lnRef>
                          <a:fillRef idx="0">
                            <a:schemeClr val="accent1"/>
                          </a:fillRef>
                          <a:effectRef idx="0">
                            <a:schemeClr val="accent1"/>
                          </a:effectRef>
                          <a:fontRef idx="minor">
                            <a:schemeClr val="tx1"/>
                          </a:fontRef>
                        </wps:style>
                        <wps:bodyPr/>
                      </wps:wsp>
                      <wps:wsp>
                        <wps:cNvPr id="45" name="Abgerundetes Rechteck 1"/>
                        <wps:cNvSpPr/>
                        <wps:spPr>
                          <a:xfrm>
                            <a:off x="259185" y="320255"/>
                            <a:ext cx="4980624" cy="334297"/>
                          </a:xfrm>
                          <a:prstGeom prst="roundRect">
                            <a:avLst/>
                          </a:prstGeom>
                          <a:solidFill>
                            <a:schemeClr val="accent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9658E8" w14:textId="77777777" w:rsidR="00C3345F" w:rsidRPr="00C3345F" w:rsidRDefault="00C3345F" w:rsidP="00C3345F">
                              <w:pPr>
                                <w:rPr>
                                  <w:sz w:val="24"/>
                                  <w:szCs w:val="24"/>
                                </w:rPr>
                              </w:pPr>
                              <w:r w:rsidRPr="00C3345F">
                                <w:rPr>
                                  <w:color w:val="FFFFFF" w:themeColor="background1"/>
                                  <w:kern w:val="24"/>
                                </w:rPr>
                                <w:t>Databases</w:t>
                              </w:r>
                            </w:p>
                          </w:txbxContent>
                        </wps:txbx>
                        <wps:bodyPr lIns="0" tIns="0" rIns="0" bIns="0" rtlCol="0" anchor="ctr"/>
                      </wps:wsp>
                      <wps:wsp>
                        <wps:cNvPr id="46" name="Abgerundetes Rechteck 3"/>
                        <wps:cNvSpPr/>
                        <wps:spPr>
                          <a:xfrm>
                            <a:off x="259185" y="681037"/>
                            <a:ext cx="4980623" cy="571500"/>
                          </a:xfrm>
                          <a:prstGeom prst="roundRect">
                            <a:avLst/>
                          </a:prstGeom>
                          <a:solidFill>
                            <a:schemeClr val="accent4"/>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DD8F99" w14:textId="77777777" w:rsidR="00C3345F" w:rsidRPr="00C3345F" w:rsidRDefault="00C3345F" w:rsidP="00C3345F">
                              <w:pPr>
                                <w:rPr>
                                  <w:sz w:val="24"/>
                                  <w:szCs w:val="24"/>
                                </w:rPr>
                              </w:pPr>
                              <w:r w:rsidRPr="00C3345F">
                                <w:rPr>
                                  <w:color w:val="FFFFFF" w:themeColor="background1"/>
                                  <w:kern w:val="24"/>
                                </w:rPr>
                                <w:t xml:space="preserve">KVK, ScienceDirect, ScienceDirect, Web of Science </w:t>
                              </w:r>
                            </w:p>
                          </w:txbxContent>
                        </wps:txbx>
                        <wps:bodyPr rtlCol="0" anchor="ctr"/>
                      </wps:wsp>
                      <wps:wsp>
                        <wps:cNvPr id="47" name="Vertikale Rolle 6"/>
                        <wps:cNvSpPr/>
                        <wps:spPr>
                          <a:xfrm>
                            <a:off x="259185" y="1330130"/>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DAE030" w14:textId="77777777" w:rsidR="00C3345F" w:rsidRPr="00C3345F" w:rsidRDefault="00C3345F" w:rsidP="00C3345F">
                              <w:pPr>
                                <w:rPr>
                                  <w:sz w:val="24"/>
                                  <w:szCs w:val="24"/>
                                </w:rPr>
                              </w:pPr>
                              <w:r w:rsidRPr="00C3345F">
                                <w:rPr>
                                  <w:color w:val="FFFFFF" w:themeColor="background1"/>
                                  <w:kern w:val="24"/>
                                </w:rPr>
                                <w:t xml:space="preserve">N = 134 </w:t>
                              </w:r>
                            </w:p>
                          </w:txbxContent>
                        </wps:txbx>
                        <wps:bodyPr rtlCol="0" anchor="ctr"/>
                      </wps:wsp>
                      <wps:wsp>
                        <wps:cNvPr id="48" name="Vertikale Rolle 8"/>
                        <wps:cNvSpPr/>
                        <wps:spPr>
                          <a:xfrm>
                            <a:off x="1957631" y="2003737"/>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751CD" w14:textId="77777777" w:rsidR="00C3345F" w:rsidRPr="00C3345F" w:rsidRDefault="00C3345F" w:rsidP="00C3345F">
                              <w:pPr>
                                <w:rPr>
                                  <w:sz w:val="24"/>
                                  <w:szCs w:val="24"/>
                                </w:rPr>
                              </w:pPr>
                              <w:r w:rsidRPr="00C3345F">
                                <w:rPr>
                                  <w:color w:val="FFFFFF" w:themeColor="background1"/>
                                  <w:kern w:val="24"/>
                                </w:rPr>
                                <w:t xml:space="preserve">N = 505 </w:t>
                              </w:r>
                            </w:p>
                          </w:txbxContent>
                        </wps:txbx>
                        <wps:bodyPr rtlCol="0" anchor="ctr"/>
                      </wps:wsp>
                      <wps:wsp>
                        <wps:cNvPr id="49" name="Gerade Verbindung 10"/>
                        <wps:cNvCnPr>
                          <a:cxnSpLocks/>
                        </wps:cNvCnPr>
                        <wps:spPr>
                          <a:xfrm rot="16200000" flipH="1">
                            <a:off x="1354392" y="1608297"/>
                            <a:ext cx="396547" cy="948463"/>
                          </a:xfrm>
                          <a:prstGeom prst="bentConnector4">
                            <a:avLst>
                              <a:gd name="adj1" fmla="val 15066"/>
                              <a:gd name="adj2" fmla="val 326"/>
                            </a:avLst>
                          </a:prstGeom>
                          <a:ln w="12700">
                            <a:solidFill>
                              <a:schemeClr val="tx2"/>
                            </a:solidFill>
                            <a:prstDash val="sysDot"/>
                          </a:ln>
                        </wps:spPr>
                        <wps:style>
                          <a:lnRef idx="1">
                            <a:schemeClr val="accent1"/>
                          </a:lnRef>
                          <a:fillRef idx="0">
                            <a:schemeClr val="accent1"/>
                          </a:fillRef>
                          <a:effectRef idx="0">
                            <a:schemeClr val="accent1"/>
                          </a:effectRef>
                          <a:fontRef idx="minor">
                            <a:schemeClr val="tx1"/>
                          </a:fontRef>
                        </wps:style>
                        <wps:bodyPr/>
                      </wps:wsp>
                      <wps:wsp>
                        <wps:cNvPr id="50" name="Vertikale Rolle 22"/>
                        <wps:cNvSpPr/>
                        <wps:spPr>
                          <a:xfrm>
                            <a:off x="1957631" y="3207274"/>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6A006F" w14:textId="77777777" w:rsidR="00C3345F" w:rsidRPr="00C3345F" w:rsidRDefault="00C3345F" w:rsidP="00C3345F">
                              <w:pPr>
                                <w:rPr>
                                  <w:sz w:val="24"/>
                                  <w:szCs w:val="24"/>
                                </w:rPr>
                              </w:pPr>
                              <w:r w:rsidRPr="00C3345F">
                                <w:rPr>
                                  <w:color w:val="FFFFFF" w:themeColor="background1"/>
                                  <w:kern w:val="24"/>
                                </w:rPr>
                                <w:t xml:space="preserve">N = 60 </w:t>
                              </w:r>
                            </w:p>
                          </w:txbxContent>
                        </wps:txbx>
                        <wps:bodyPr rtlCol="0" anchor="ctr"/>
                      </wps:wsp>
                      <wps:wsp>
                        <wps:cNvPr id="52" name="Abgerundetes Rechteck 26"/>
                        <wps:cNvSpPr/>
                        <wps:spPr>
                          <a:xfrm>
                            <a:off x="0" y="2647937"/>
                            <a:ext cx="5553290" cy="497766"/>
                          </a:xfrm>
                          <a:prstGeom prst="roundRect">
                            <a:avLst/>
                          </a:prstGeom>
                          <a:solidFill>
                            <a:schemeClr val="accent4"/>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9F8FCC" w14:textId="77777777" w:rsidR="00C3345F" w:rsidRPr="00C3345F" w:rsidRDefault="00C3345F" w:rsidP="00C3345F">
                              <w:pPr>
                                <w:rPr>
                                  <w:sz w:val="24"/>
                                  <w:szCs w:val="24"/>
                                </w:rPr>
                              </w:pPr>
                              <w:r w:rsidRPr="00C3345F">
                                <w:rPr>
                                  <w:color w:val="FFFFFF" w:themeColor="background1"/>
                                  <w:kern w:val="24"/>
                                </w:rPr>
                                <w:t>1st iteration step (abstract, title, keyword list)</w:t>
                              </w:r>
                            </w:p>
                          </w:txbxContent>
                        </wps:txbx>
                        <wps:bodyPr rtlCol="0" anchor="ctr"/>
                      </wps:wsp>
                      <wps:wsp>
                        <wps:cNvPr id="53" name="Vertikale Rolle 30"/>
                        <wps:cNvSpPr/>
                        <wps:spPr>
                          <a:xfrm>
                            <a:off x="1957631" y="4344399"/>
                            <a:ext cx="1638497" cy="497750"/>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5C470B" w14:textId="77777777" w:rsidR="00C3345F" w:rsidRPr="00C3345F" w:rsidRDefault="00C3345F" w:rsidP="00C3345F">
                              <w:pPr>
                                <w:rPr>
                                  <w:sz w:val="24"/>
                                  <w:szCs w:val="24"/>
                                </w:rPr>
                              </w:pPr>
                              <w:r w:rsidRPr="00C3345F">
                                <w:rPr>
                                  <w:color w:val="FFFFFF" w:themeColor="background1"/>
                                  <w:kern w:val="24"/>
                                </w:rPr>
                                <w:t xml:space="preserve">N = 9 </w:t>
                              </w:r>
                            </w:p>
                          </w:txbxContent>
                        </wps:txbx>
                        <wps:bodyPr rtlCol="0" anchor="ctr"/>
                      </wps:wsp>
                      <wps:wsp>
                        <wps:cNvPr id="55" name="Abgerundetes Rechteck 32"/>
                        <wps:cNvSpPr/>
                        <wps:spPr>
                          <a:xfrm>
                            <a:off x="121399" y="3775348"/>
                            <a:ext cx="5436001" cy="497766"/>
                          </a:xfrm>
                          <a:prstGeom prst="roundRect">
                            <a:avLst/>
                          </a:prstGeom>
                          <a:solidFill>
                            <a:schemeClr val="accent4"/>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1E6B34" w14:textId="77777777" w:rsidR="00C3345F" w:rsidRPr="00C3345F" w:rsidRDefault="00C3345F" w:rsidP="00C3345F">
                              <w:pPr>
                                <w:rPr>
                                  <w:sz w:val="24"/>
                                  <w:szCs w:val="24"/>
                                </w:rPr>
                              </w:pPr>
                              <w:r w:rsidRPr="00C3345F">
                                <w:rPr>
                                  <w:color w:val="FFFFFF" w:themeColor="background1"/>
                                  <w:kern w:val="24"/>
                                </w:rPr>
                                <w:t>2nd iteration step (full text analysis)</w:t>
                              </w:r>
                            </w:p>
                          </w:txbxContent>
                        </wps:txbx>
                        <wps:bodyPr rtlCol="0" anchor="ctr"/>
                      </wps:wsp>
                      <wps:wsp>
                        <wps:cNvPr id="56" name="Vertikale Rolle 6"/>
                        <wps:cNvSpPr/>
                        <wps:spPr>
                          <a:xfrm>
                            <a:off x="1957631" y="1317807"/>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038D8B" w14:textId="77777777" w:rsidR="00C3345F" w:rsidRPr="00C3345F" w:rsidRDefault="00C3345F" w:rsidP="00C3345F">
                              <w:pPr>
                                <w:rPr>
                                  <w:sz w:val="24"/>
                                  <w:szCs w:val="24"/>
                                </w:rPr>
                              </w:pPr>
                              <w:r w:rsidRPr="00C3345F">
                                <w:rPr>
                                  <w:color w:val="FFFFFF" w:themeColor="background1"/>
                                  <w:kern w:val="24"/>
                                </w:rPr>
                                <w:t xml:space="preserve">N = 184 </w:t>
                              </w:r>
                            </w:p>
                          </w:txbxContent>
                        </wps:txbx>
                        <wps:bodyPr rtlCol="0" anchor="ctr"/>
                      </wps:wsp>
                      <wps:wsp>
                        <wps:cNvPr id="57" name="Vertikale Rolle 6"/>
                        <wps:cNvSpPr/>
                        <wps:spPr>
                          <a:xfrm>
                            <a:off x="3601309" y="1319422"/>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59FDA9" w14:textId="77777777" w:rsidR="00C3345F" w:rsidRPr="00C3345F" w:rsidRDefault="00C3345F" w:rsidP="00C3345F">
                              <w:pPr>
                                <w:rPr>
                                  <w:sz w:val="24"/>
                                  <w:szCs w:val="24"/>
                                </w:rPr>
                              </w:pPr>
                              <w:r w:rsidRPr="00C3345F">
                                <w:rPr>
                                  <w:color w:val="FFFFFF" w:themeColor="background1"/>
                                  <w:kern w:val="24"/>
                                </w:rPr>
                                <w:t xml:space="preserve">N = 187 </w:t>
                              </w:r>
                            </w:p>
                          </w:txbxContent>
                        </wps:txbx>
                        <wps:bodyPr rtlCol="0" anchor="ctr"/>
                      </wps:wsp>
                      <wps:wsp>
                        <wps:cNvPr id="58" name="Gerade Verbindung 10"/>
                        <wps:cNvCnPr>
                          <a:cxnSpLocks/>
                        </wps:cNvCnPr>
                        <wps:spPr>
                          <a:xfrm rot="5400000">
                            <a:off x="3770085" y="1630328"/>
                            <a:ext cx="407253" cy="893696"/>
                          </a:xfrm>
                          <a:prstGeom prst="bentConnector4">
                            <a:avLst>
                              <a:gd name="adj1" fmla="val 15984"/>
                              <a:gd name="adj2" fmla="val 355"/>
                            </a:avLst>
                          </a:prstGeom>
                          <a:ln w="12700">
                            <a:solidFill>
                              <a:schemeClr val="tx2"/>
                            </a:solidFill>
                            <a:prstDash val="sysDot"/>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D56F0D0" id="Group 68" o:spid="_x0000_s1034" style="position:absolute;margin-left:-.1pt;margin-top:13.5pt;width:230.4pt;height:194.75pt;z-index:251665408;mso-width-relative:margin;mso-height-relative:margin" coordorigin=",3202" coordsize="55574,4521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">
                <v:shapetype id="_x0000_t32" coordsize="21600,21600" o:spt="32" o:oned="t" path="m,l21600,21600e" filled="f">
                  <v:path arrowok="t" fillok="f" o:connecttype="none"/>
                  <o:lock v:ext="edit" shapetype="t"/>
                </v:shapetype>
                <v:shape id="Gerade Verbindung 10" o:spid="_x0000_s1035" type="#_x0000_t32" style="position:absolute;left:27768;top:18155;width:0;height:2528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" strokecolor="#737373 [3215]" strokeweight="1pt">
                  <v:stroke dashstyle="1 1" joinstyle="miter"/>
                  <o:lock v:ext="edit" shapetype="f"/>
                </v:shape>
                <v:roundrect id="Abgerundetes Rechteck 1" o:spid="_x0000_s1036" style="position:absolute;left:2591;top:3202;width:49807;height:334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" fillcolor="#5b5b5b [3206]" stroked="f" strokeweight="2.25pt">
                  <v:stroke joinstyle="miter"/>
                  <v:textbox inset="0,0,0,0">
                    <w:txbxContent>
                      <w:p w14:paraId="599658E8" w14:textId="77777777" w:rsidR="00C3345F" w:rsidRPr="00C3345F" w:rsidRDefault="00C3345F" w:rsidP="00C3345F">
                        <w:pPr>
                          <w:rPr>
                            <w:sz w:val="24"/>
                            <w:szCs w:val="24"/>
                          </w:rPr>
                        </w:pPr>
                        <w:r w:rsidRPr="00C3345F">
                          <w:rPr>
                            <w:color w:val="FFFFFF" w:themeColor="background1"/>
                            <w:kern w:val="24"/>
                          </w:rPr>
                          <w:t>Databases</w:t>
                        </w:r>
                      </w:p>
                    </w:txbxContent>
                  </v:textbox>
                </v:roundrect>
                <v:roundrect id="Abgerundetes Rechteck 3" o:spid="_x0000_s1037" style="position:absolute;left:2591;top:6810;width:49807;height:571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" fillcolor="#7b7b7b [3207]" stroked="f" strokeweight="2.25pt">
                  <v:stroke joinstyle="miter"/>
                  <v:textbox>
                    <w:txbxContent>
                      <w:p w14:paraId="77DD8F99" w14:textId="77777777" w:rsidR="00C3345F" w:rsidRPr="00C3345F" w:rsidRDefault="00C3345F" w:rsidP="00C3345F">
                        <w:pPr>
                          <w:rPr>
                            <w:sz w:val="24"/>
                            <w:szCs w:val="24"/>
                          </w:rPr>
                        </w:pPr>
                        <w:r w:rsidRPr="00C3345F">
                          <w:rPr>
                            <w:color w:val="FFFFFF" w:themeColor="background1"/>
                            <w:kern w:val="24"/>
                          </w:rPr>
                          <w:t xml:space="preserve">KVK, ScienceDirect, ScienceDirect, Web of Science </w:t>
                        </w:r>
                      </w:p>
                    </w:txbxContent>
                  </v:textbox>
                </v:roundrect>
                <v:shapetyp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kale Rolle 6" o:spid="_x0000_s1038" type="#_x0000_t97" style="position:absolute;left:2591;top:13301;width:16385;height:4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" fillcolor="#9b9b9b [3208]" stroked="f" strokeweight=".25pt">
                  <v:stroke joinstyle="miter"/>
                  <v:textbox>
                    <w:txbxContent>
                      <w:p w14:paraId="09DAE030" w14:textId="77777777" w:rsidR="00C3345F" w:rsidRPr="00C3345F" w:rsidRDefault="00C3345F" w:rsidP="00C3345F">
                        <w:pPr>
                          <w:rPr>
                            <w:sz w:val="24"/>
                            <w:szCs w:val="24"/>
                          </w:rPr>
                        </w:pPr>
                        <w:r w:rsidRPr="00C3345F">
                          <w:rPr>
                            <w:color w:val="FFFFFF" w:themeColor="background1"/>
                            <w:kern w:val="24"/>
                          </w:rPr>
                          <w:t xml:space="preserve">N = 134 </w:t>
                        </w:r>
                      </w:p>
                    </w:txbxContent>
                  </v:textbox>
                </v:shape>
                <v:shape id="Vertikale Rolle 8" o:spid="_x0000_s1039" type="#_x0000_t97" style="position:absolute;left:19576;top:20037;width:16385;height:49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" fillcolor="#9b9b9b [3208]" stroked="f" strokeweight=".25pt">
                  <v:stroke joinstyle="miter"/>
                  <v:textbox>
                    <w:txbxContent>
                      <w:p w14:paraId="2CD751CD" w14:textId="77777777" w:rsidR="00C3345F" w:rsidRPr="00C3345F" w:rsidRDefault="00C3345F" w:rsidP="00C3345F">
                        <w:pPr>
                          <w:rPr>
                            <w:sz w:val="24"/>
                            <w:szCs w:val="24"/>
                          </w:rPr>
                        </w:pPr>
                        <w:r w:rsidRPr="00C3345F">
                          <w:rPr>
                            <w:color w:val="FFFFFF" w:themeColor="background1"/>
                            <w:kern w:val="24"/>
                          </w:rPr>
                          <w:t xml:space="preserve">N = 505 </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Gerade Verbindung 10" o:spid="_x0000_s1040" type="#_x0000_t35" style="position:absolute;left:13543;top:16083;width:3966;height:9484;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" adj="3254,70" strokecolor="#737373 [3215]" strokeweight="1pt">
                  <v:stroke dashstyle="1 1"/>
                  <o:lock v:ext="edit" shapetype="f"/>
                </v:shape>
                <v:shape id="Vertikale Rolle 22" o:spid="_x0000_s1041" type="#_x0000_t97" style="position:absolute;left:19576;top:32072;width:16385;height:49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" fillcolor="#9b9b9b [3208]" stroked="f" strokeweight=".25pt">
                  <v:stroke joinstyle="miter"/>
                  <v:textbox>
                    <w:txbxContent>
                      <w:p w14:paraId="5B6A006F" w14:textId="77777777" w:rsidR="00C3345F" w:rsidRPr="00C3345F" w:rsidRDefault="00C3345F" w:rsidP="00C3345F">
                        <w:pPr>
                          <w:rPr>
                            <w:sz w:val="24"/>
                            <w:szCs w:val="24"/>
                          </w:rPr>
                        </w:pPr>
                        <w:r w:rsidRPr="00C3345F">
                          <w:rPr>
                            <w:color w:val="FFFFFF" w:themeColor="background1"/>
                            <w:kern w:val="24"/>
                          </w:rPr>
                          <w:t xml:space="preserve">N = 60 </w:t>
                        </w:r>
                      </w:p>
                    </w:txbxContent>
                  </v:textbox>
                </v:shape>
                <v:roundrect id="Abgerundetes Rechteck 26" o:spid="_x0000_s1042" style="position:absolute;top:26479;width:55532;height:497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" fillcolor="#7b7b7b [3207]" stroked="f" strokeweight="2.25pt">
                  <v:stroke joinstyle="miter"/>
                  <v:textbox>
                    <w:txbxContent>
                      <w:p w14:paraId="0C9F8FCC" w14:textId="77777777" w:rsidR="00C3345F" w:rsidRPr="00C3345F" w:rsidRDefault="00C3345F" w:rsidP="00C3345F">
                        <w:pPr>
                          <w:rPr>
                            <w:sz w:val="24"/>
                            <w:szCs w:val="24"/>
                          </w:rPr>
                        </w:pPr>
                        <w:r w:rsidRPr="00C3345F">
                          <w:rPr>
                            <w:color w:val="FFFFFF" w:themeColor="background1"/>
                            <w:kern w:val="24"/>
                          </w:rPr>
                          <w:t>1st iteration step (abstract, title, keyword list)</w:t>
                        </w:r>
                      </w:p>
                    </w:txbxContent>
                  </v:textbox>
                </v:roundrect>
                <v:shape id="Vertikale Rolle 30" o:spid="_x0000_s1043" type="#_x0000_t97" style="position:absolute;left:19576;top:43443;width:16385;height:49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" fillcolor="#9b9b9b [3208]" stroked="f" strokeweight=".25pt">
                  <v:stroke joinstyle="miter"/>
                  <v:textbox>
                    <w:txbxContent>
                      <w:p w14:paraId="605C470B" w14:textId="77777777" w:rsidR="00C3345F" w:rsidRPr="00C3345F" w:rsidRDefault="00C3345F" w:rsidP="00C3345F">
                        <w:pPr>
                          <w:rPr>
                            <w:sz w:val="24"/>
                            <w:szCs w:val="24"/>
                          </w:rPr>
                        </w:pPr>
                        <w:r w:rsidRPr="00C3345F">
                          <w:rPr>
                            <w:color w:val="FFFFFF" w:themeColor="background1"/>
                            <w:kern w:val="24"/>
                          </w:rPr>
                          <w:t xml:space="preserve">N = 9 </w:t>
                        </w:r>
                      </w:p>
                    </w:txbxContent>
                  </v:textbox>
                </v:shape>
                <v:roundrect id="Abgerundetes Rechteck 32" o:spid="_x0000_s1044" style="position:absolute;left:1213;top:37753;width:54361;height:497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" fillcolor="#7b7b7b [3207]" stroked="f" strokeweight="2.25pt">
                  <v:stroke joinstyle="miter"/>
                  <v:textbox>
                    <w:txbxContent>
                      <w:p w14:paraId="4F1E6B34" w14:textId="77777777" w:rsidR="00C3345F" w:rsidRPr="00C3345F" w:rsidRDefault="00C3345F" w:rsidP="00C3345F">
                        <w:pPr>
                          <w:rPr>
                            <w:sz w:val="24"/>
                            <w:szCs w:val="24"/>
                          </w:rPr>
                        </w:pPr>
                        <w:r w:rsidRPr="00C3345F">
                          <w:rPr>
                            <w:color w:val="FFFFFF" w:themeColor="background1"/>
                            <w:kern w:val="24"/>
                          </w:rPr>
                          <w:t>2nd iteration step (full text analysis)</w:t>
                        </w:r>
                      </w:p>
                    </w:txbxContent>
                  </v:textbox>
                </v:roundrect>
                <v:shape id="Vertikale Rolle 6" o:spid="_x0000_s1045" type="#_x0000_t97" style="position:absolute;left:19576;top:13178;width:16385;height:4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" fillcolor="#9b9b9b [3208]" stroked="f" strokeweight=".25pt">
                  <v:stroke joinstyle="miter"/>
                  <v:textbox>
                    <w:txbxContent>
                      <w:p w14:paraId="5D038D8B" w14:textId="77777777" w:rsidR="00C3345F" w:rsidRPr="00C3345F" w:rsidRDefault="00C3345F" w:rsidP="00C3345F">
                        <w:pPr>
                          <w:rPr>
                            <w:sz w:val="24"/>
                            <w:szCs w:val="24"/>
                          </w:rPr>
                        </w:pPr>
                        <w:r w:rsidRPr="00C3345F">
                          <w:rPr>
                            <w:color w:val="FFFFFF" w:themeColor="background1"/>
                            <w:kern w:val="24"/>
                          </w:rPr>
                          <w:t xml:space="preserve">N = 184 </w:t>
                        </w:r>
                      </w:p>
                    </w:txbxContent>
                  </v:textbox>
                </v:shape>
                <v:shape id="Vertikale Rolle 6" o:spid="_x0000_s1046" type="#_x0000_t97" style="position:absolute;left:36013;top:13194;width:16385;height:4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" fillcolor="#9b9b9b [3208]" stroked="f" strokeweight=".25pt">
                  <v:stroke joinstyle="miter"/>
                  <v:textbox>
                    <w:txbxContent>
                      <w:p w14:paraId="6C59FDA9" w14:textId="77777777" w:rsidR="00C3345F" w:rsidRPr="00C3345F" w:rsidRDefault="00C3345F" w:rsidP="00C3345F">
                        <w:pPr>
                          <w:rPr>
                            <w:sz w:val="24"/>
                            <w:szCs w:val="24"/>
                          </w:rPr>
                        </w:pPr>
                        <w:r w:rsidRPr="00C3345F">
                          <w:rPr>
                            <w:color w:val="FFFFFF" w:themeColor="background1"/>
                            <w:kern w:val="24"/>
                          </w:rPr>
                          <w:t xml:space="preserve">N = 187 </w:t>
                        </w:r>
                      </w:p>
                    </w:txbxContent>
                  </v:textbox>
                </v:shape>
                <v:shape id="Gerade Verbindung 10" o:spid="_x0000_s1047" type="#_x0000_t35" style="position:absolute;left:37700;top:16303;width:4073;height:8937;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" adj="3453,77" strokecolor="#737373 [3215]" strokeweight="1pt">
                  <v:stroke dashstyle="1 1"/>
                  <o:lock v:ext="edit" shapetype="f"/>
                </v:shape>
                <w10:wrap type="topAndBottom"/>
              </v:group>
            </w:pict>
          </mc:Fallback>
        </mc:AlternateContent>
      </w: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1EE85AF2" w14:textId="6C7185FF" w:rsidR="005D21E5" w:rsidRPr="005D21E5" w:rsidRDefault="0086091D" w:rsidP="005D21E5">
      <w:pPr>
        <w:widowControl w:val="0"/>
        <w:autoSpaceDE w:val="0"/>
        <w:autoSpaceDN w:val="0"/>
        <w:adjustRightInd w:val="0"/>
        <w:spacing w:after="60" w:line="240" w:lineRule="exact"/>
        <w:ind w:left="640" w:hanging="640"/>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5D21E5" w:rsidRPr="005D21E5">
        <w:rPr>
          <w:noProof/>
          <w:sz w:val="18"/>
        </w:rPr>
        <w:t>[1]</w:t>
      </w:r>
      <w:r w:rsidR="005D21E5" w:rsidRPr="005D21E5">
        <w:rPr>
          <w:noProof/>
          <w:sz w:val="18"/>
        </w:rPr>
        <w:tab/>
        <w:t>D. Selivanov, “Linguistic regularities,” 2020. [Online]. Available: https://cran.r-project.org/web/packages/text2vec/vignettes/glove.html. [Accessed: 09-Apr-2020].</w:t>
      </w:r>
    </w:p>
    <w:p w14:paraId="52F5B275"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2]</w:t>
      </w:r>
      <w:r w:rsidRPr="005D21E5">
        <w:rPr>
          <w:noProof/>
          <w:sz w:val="18"/>
        </w:rPr>
        <w:tab/>
        <w:t xml:space="preserve">J. M. vom Brocke, A. Simons, B. Niehaves, K. Riemer, R. Plattfaut, and A. Cleven, “Reconstructing the Giant : on the Importance of Rigour in Documenting,” </w:t>
      </w:r>
      <w:r w:rsidRPr="005D21E5">
        <w:rPr>
          <w:i/>
          <w:iCs/>
          <w:noProof/>
          <w:sz w:val="18"/>
        </w:rPr>
        <w:t>17th Eur. Conf. Inf. Syst.</w:t>
      </w:r>
      <w:r w:rsidRPr="005D21E5">
        <w:rPr>
          <w:noProof/>
          <w:sz w:val="18"/>
        </w:rPr>
        <w:t>, pp. 1–13, 2013.</w:t>
      </w:r>
    </w:p>
    <w:p w14:paraId="36CC035A"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3]</w:t>
      </w:r>
      <w:r w:rsidRPr="005D21E5">
        <w:rPr>
          <w:noProof/>
          <w:sz w:val="18"/>
        </w:rPr>
        <w:tab/>
        <w:t xml:space="preserve">H. M. Cooper, “Organizing knowledge syntheses: A taxonomy of literature reviews,” </w:t>
      </w:r>
      <w:r w:rsidRPr="005D21E5">
        <w:rPr>
          <w:i/>
          <w:iCs/>
          <w:noProof/>
          <w:sz w:val="18"/>
        </w:rPr>
        <w:t>Knowl. Soc.</w:t>
      </w:r>
      <w:r w:rsidRPr="005D21E5">
        <w:rPr>
          <w:noProof/>
          <w:sz w:val="18"/>
        </w:rPr>
        <w:t>, 1988.</w:t>
      </w:r>
    </w:p>
    <w:p w14:paraId="4BA96D29"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4]</w:t>
      </w:r>
      <w:r w:rsidRPr="005D21E5">
        <w:rPr>
          <w:noProof/>
          <w:sz w:val="18"/>
        </w:rPr>
        <w:tab/>
        <w:t xml:space="preserve">C. Leyh, T. Schäffer, and S. Forstenhäusler, “SIMMI 4.0-Vorschlag eines Reifegradmodells zur Klassifikation der unternehmensweiten Anwendungssystemlandschaft mit Fokus Industrie 4.0,” </w:t>
      </w:r>
      <w:r w:rsidRPr="005D21E5">
        <w:rPr>
          <w:i/>
          <w:iCs/>
          <w:noProof/>
          <w:sz w:val="18"/>
        </w:rPr>
        <w:t>Multikonferenz Wirtschaftsinformatik, MKWI 2016</w:t>
      </w:r>
      <w:r w:rsidRPr="005D21E5">
        <w:rPr>
          <w:noProof/>
          <w:sz w:val="18"/>
        </w:rPr>
        <w:t>, vol. 2, no. March, pp. 981–992, 2016.</w:t>
      </w:r>
    </w:p>
    <w:p w14:paraId="3DCD9317"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5]</w:t>
      </w:r>
      <w:r w:rsidRPr="005D21E5">
        <w:rPr>
          <w:noProof/>
          <w:sz w:val="18"/>
        </w:rPr>
        <w:tab/>
        <w:t xml:space="preserve">A. Atkins, M. Niranjan, and E. Gerding, “Financial news predicts stock market volatility better than close price,” </w:t>
      </w:r>
      <w:r w:rsidRPr="005D21E5">
        <w:rPr>
          <w:i/>
          <w:iCs/>
          <w:noProof/>
          <w:sz w:val="18"/>
        </w:rPr>
        <w:t>J. Financ. Data Sci.</w:t>
      </w:r>
      <w:r w:rsidRPr="005D21E5">
        <w:rPr>
          <w:noProof/>
          <w:sz w:val="18"/>
        </w:rPr>
        <w:t>, vol. 4, no. 2, pp. 120–137, 2018.</w:t>
      </w:r>
    </w:p>
    <w:p w14:paraId="1290A0FD"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6]</w:t>
      </w:r>
      <w:r w:rsidRPr="005D21E5">
        <w:rPr>
          <w:noProof/>
          <w:sz w:val="18"/>
        </w:rPr>
        <w:tab/>
        <w:t xml:space="preserve">T. Matsubara, R. Akita, and K. Uehara, “Stock price prediction by deep neural generative model of news articles,” </w:t>
      </w:r>
      <w:r w:rsidRPr="005D21E5">
        <w:rPr>
          <w:i/>
          <w:iCs/>
          <w:noProof/>
          <w:sz w:val="18"/>
        </w:rPr>
        <w:t>IEICE Trans. Inf. Syst.</w:t>
      </w:r>
      <w:r w:rsidRPr="005D21E5">
        <w:rPr>
          <w:noProof/>
          <w:sz w:val="18"/>
        </w:rPr>
        <w:t>, vol. E101D, no. 4, pp. 901–908, 2018.</w:t>
      </w:r>
    </w:p>
    <w:p w14:paraId="517CD643"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7]</w:t>
      </w:r>
      <w:r w:rsidRPr="005D21E5">
        <w:rPr>
          <w:noProof/>
          <w:sz w:val="18"/>
        </w:rPr>
        <w:tab/>
        <w:t xml:space="preserve">Y. Xie, “Stock Market Forecasting Based on Text Mining Technology: A Support Vector Machine Method,” </w:t>
      </w:r>
      <w:r w:rsidRPr="005D21E5">
        <w:rPr>
          <w:i/>
          <w:iCs/>
          <w:noProof/>
          <w:sz w:val="18"/>
        </w:rPr>
        <w:t>J. Comput.</w:t>
      </w:r>
      <w:r w:rsidRPr="005D21E5">
        <w:rPr>
          <w:noProof/>
          <w:sz w:val="18"/>
        </w:rPr>
        <w:t>, vol. 12, no. 6, pp. 500–510, 2017.</w:t>
      </w:r>
    </w:p>
    <w:p w14:paraId="3D34A5B3"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8]</w:t>
      </w:r>
      <w:r w:rsidRPr="005D21E5">
        <w:rPr>
          <w:noProof/>
          <w:sz w:val="18"/>
        </w:rPr>
        <w:tab/>
        <w:t xml:space="preserve">O. B. Sezer, M. Ozbayoglu, and E. Dogdu, “A Deep Neural-Network Based Stock Trading System Based on Evolutionary Optimized Technical Analysis Parameters,” </w:t>
      </w:r>
      <w:r w:rsidRPr="005D21E5">
        <w:rPr>
          <w:i/>
          <w:iCs/>
          <w:noProof/>
          <w:sz w:val="18"/>
        </w:rPr>
        <w:t>Procedia Comput. Sci.</w:t>
      </w:r>
      <w:r w:rsidRPr="005D21E5">
        <w:rPr>
          <w:noProof/>
          <w:sz w:val="18"/>
        </w:rPr>
        <w:t>, vol. 114, no. 2016, pp. 473–480, 2017.</w:t>
      </w:r>
    </w:p>
    <w:p w14:paraId="27C5AA4E"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9]</w:t>
      </w:r>
      <w:r w:rsidRPr="005D21E5">
        <w:rPr>
          <w:noProof/>
          <w:sz w:val="18"/>
        </w:rPr>
        <w:tab/>
        <w:t xml:space="preserve">A. Jayanth Balaji, D. S. Harish Ram, and B. B. Nair, “Applicability of deep learning models for stock price forecasting an empirical study on bankex data,” </w:t>
      </w:r>
      <w:r w:rsidRPr="005D21E5">
        <w:rPr>
          <w:i/>
          <w:iCs/>
          <w:noProof/>
          <w:sz w:val="18"/>
        </w:rPr>
        <w:t>Procedia Comput. Sci.</w:t>
      </w:r>
      <w:r w:rsidRPr="005D21E5">
        <w:rPr>
          <w:noProof/>
          <w:sz w:val="18"/>
        </w:rPr>
        <w:t>, vol. 143, pp. 947–953, 2018.</w:t>
      </w:r>
    </w:p>
    <w:p w14:paraId="652349DA"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10]</w:t>
      </w:r>
      <w:r w:rsidRPr="005D21E5">
        <w:rPr>
          <w:noProof/>
          <w:sz w:val="18"/>
        </w:rPr>
        <w:tab/>
        <w:t xml:space="preserve">A. Joseph, M. Larrain, and C. Turner, “Daily Stock Returns Characteristics and Forecastability,” </w:t>
      </w:r>
      <w:r w:rsidRPr="005D21E5">
        <w:rPr>
          <w:i/>
          <w:iCs/>
          <w:noProof/>
          <w:sz w:val="18"/>
        </w:rPr>
        <w:t>Procedia Comput. Sci.</w:t>
      </w:r>
      <w:r w:rsidRPr="005D21E5">
        <w:rPr>
          <w:noProof/>
          <w:sz w:val="18"/>
        </w:rPr>
        <w:t>, vol. 114, pp. 481–490, 2017.</w:t>
      </w:r>
    </w:p>
    <w:p w14:paraId="15D51008" w14:textId="77777777" w:rsidR="005D21E5" w:rsidRPr="005D21E5" w:rsidRDefault="005D21E5" w:rsidP="005D21E5">
      <w:pPr>
        <w:widowControl w:val="0"/>
        <w:autoSpaceDE w:val="0"/>
        <w:autoSpaceDN w:val="0"/>
        <w:adjustRightInd w:val="0"/>
        <w:spacing w:after="60" w:line="240" w:lineRule="exact"/>
        <w:ind w:left="640" w:hanging="640"/>
        <w:rPr>
          <w:noProof/>
          <w:sz w:val="18"/>
        </w:rPr>
      </w:pPr>
      <w:r w:rsidRPr="005D21E5">
        <w:rPr>
          <w:noProof/>
          <w:sz w:val="18"/>
        </w:rPr>
        <w:t>[11]</w:t>
      </w:r>
      <w:r w:rsidRPr="005D21E5">
        <w:rPr>
          <w:noProof/>
          <w:sz w:val="18"/>
        </w:rPr>
        <w:tab/>
        <w:t xml:space="preserve">L. Evans, M. Owda, K. Crockett, and A. F. Vilas, “A methodology for the resolution of cashtag collisions on Twitter – A natural language processing &amp; data fusion approach,” </w:t>
      </w:r>
      <w:r w:rsidRPr="005D21E5">
        <w:rPr>
          <w:i/>
          <w:iCs/>
          <w:noProof/>
          <w:sz w:val="18"/>
        </w:rPr>
        <w:t>Expert Syst. Appl.</w:t>
      </w:r>
      <w:r w:rsidRPr="005D21E5">
        <w:rPr>
          <w:noProof/>
          <w:sz w:val="18"/>
        </w:rPr>
        <w:t>, vol. 127, pp. 353–369, 2019.</w:t>
      </w:r>
    </w:p>
    <w:p w14:paraId="737D175F" w14:textId="29D4C299" w:rsidR="00E927F2" w:rsidRDefault="0086091D" w:rsidP="005D21E5">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828EBDA" w:rsidR="00D461E9" w:rsidRDefault="00D461E9">
      <w:pPr>
        <w:jc w:val="left"/>
      </w:pPr>
      <w:r>
        <w:br w:type="page"/>
      </w:r>
    </w:p>
    <w:p w14:paraId="54ED07D9"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5FBE94" w14:textId="77777777" w:rsidR="00DA1BFE" w:rsidRDefault="00DA1BFE" w:rsidP="001A3B3D">
      <w:r>
        <w:separator/>
      </w:r>
    </w:p>
  </w:endnote>
  <w:endnote w:type="continuationSeparator" w:id="0">
    <w:p w14:paraId="5839FAE4" w14:textId="77777777" w:rsidR="00DA1BFE" w:rsidRDefault="00DA1BF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C2A7C" w14:textId="77777777" w:rsidR="00DA1BFE" w:rsidRDefault="00DA1BFE" w:rsidP="001A3B3D">
      <w:r>
        <w:separator/>
      </w:r>
    </w:p>
  </w:footnote>
  <w:footnote w:type="continuationSeparator" w:id="0">
    <w:p w14:paraId="39802EB1" w14:textId="77777777" w:rsidR="00DA1BFE" w:rsidRDefault="00DA1BF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336D6"/>
    <w:rsid w:val="0004781E"/>
    <w:rsid w:val="0008758A"/>
    <w:rsid w:val="000B436C"/>
    <w:rsid w:val="000C1E68"/>
    <w:rsid w:val="000F4984"/>
    <w:rsid w:val="001051DC"/>
    <w:rsid w:val="00121C99"/>
    <w:rsid w:val="001252A9"/>
    <w:rsid w:val="0013015B"/>
    <w:rsid w:val="001472D6"/>
    <w:rsid w:val="001A2EFD"/>
    <w:rsid w:val="001A304C"/>
    <w:rsid w:val="001A3B3D"/>
    <w:rsid w:val="001B67DC"/>
    <w:rsid w:val="001F732A"/>
    <w:rsid w:val="00207068"/>
    <w:rsid w:val="002254A9"/>
    <w:rsid w:val="002312CF"/>
    <w:rsid w:val="00233D97"/>
    <w:rsid w:val="002347A2"/>
    <w:rsid w:val="002850E3"/>
    <w:rsid w:val="002E6CE3"/>
    <w:rsid w:val="003349D8"/>
    <w:rsid w:val="00354FCF"/>
    <w:rsid w:val="00362E69"/>
    <w:rsid w:val="00381D4F"/>
    <w:rsid w:val="003929CF"/>
    <w:rsid w:val="003A19E2"/>
    <w:rsid w:val="003A43FC"/>
    <w:rsid w:val="003B4E04"/>
    <w:rsid w:val="003D6717"/>
    <w:rsid w:val="003F5A08"/>
    <w:rsid w:val="00420716"/>
    <w:rsid w:val="004325FB"/>
    <w:rsid w:val="004432BA"/>
    <w:rsid w:val="0044407E"/>
    <w:rsid w:val="00447BB9"/>
    <w:rsid w:val="0046031D"/>
    <w:rsid w:val="004A30C9"/>
    <w:rsid w:val="004D72B5"/>
    <w:rsid w:val="005010C5"/>
    <w:rsid w:val="005026BE"/>
    <w:rsid w:val="00525FC1"/>
    <w:rsid w:val="00551B7F"/>
    <w:rsid w:val="0056610F"/>
    <w:rsid w:val="00575BCA"/>
    <w:rsid w:val="00582B98"/>
    <w:rsid w:val="005B0344"/>
    <w:rsid w:val="005B11D9"/>
    <w:rsid w:val="005B520E"/>
    <w:rsid w:val="005D21E5"/>
    <w:rsid w:val="005E2800"/>
    <w:rsid w:val="00605825"/>
    <w:rsid w:val="00645D22"/>
    <w:rsid w:val="006507C7"/>
    <w:rsid w:val="00651A08"/>
    <w:rsid w:val="00654204"/>
    <w:rsid w:val="00670434"/>
    <w:rsid w:val="00675338"/>
    <w:rsid w:val="00694193"/>
    <w:rsid w:val="006B6B66"/>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2550A"/>
    <w:rsid w:val="00836367"/>
    <w:rsid w:val="0086091D"/>
    <w:rsid w:val="00873603"/>
    <w:rsid w:val="008A2C7D"/>
    <w:rsid w:val="008C4B23"/>
    <w:rsid w:val="008F6E2C"/>
    <w:rsid w:val="00907906"/>
    <w:rsid w:val="009303D9"/>
    <w:rsid w:val="00933C64"/>
    <w:rsid w:val="00947CAD"/>
    <w:rsid w:val="0095216E"/>
    <w:rsid w:val="00972203"/>
    <w:rsid w:val="009F1D79"/>
    <w:rsid w:val="00A059B3"/>
    <w:rsid w:val="00A52AD4"/>
    <w:rsid w:val="00A669F4"/>
    <w:rsid w:val="00A67BBA"/>
    <w:rsid w:val="00AD191F"/>
    <w:rsid w:val="00AE3409"/>
    <w:rsid w:val="00B11A60"/>
    <w:rsid w:val="00B22613"/>
    <w:rsid w:val="00B2400E"/>
    <w:rsid w:val="00B603FB"/>
    <w:rsid w:val="00B768D1"/>
    <w:rsid w:val="00BA1025"/>
    <w:rsid w:val="00BA27AF"/>
    <w:rsid w:val="00BA4891"/>
    <w:rsid w:val="00BC3420"/>
    <w:rsid w:val="00BD20E7"/>
    <w:rsid w:val="00BD670B"/>
    <w:rsid w:val="00BE7D3C"/>
    <w:rsid w:val="00BF5FF6"/>
    <w:rsid w:val="00C0207F"/>
    <w:rsid w:val="00C10B5A"/>
    <w:rsid w:val="00C16117"/>
    <w:rsid w:val="00C3075A"/>
    <w:rsid w:val="00C3345F"/>
    <w:rsid w:val="00C43B7D"/>
    <w:rsid w:val="00C66ADA"/>
    <w:rsid w:val="00C919A4"/>
    <w:rsid w:val="00C976CA"/>
    <w:rsid w:val="00CA4392"/>
    <w:rsid w:val="00CB46EC"/>
    <w:rsid w:val="00CC393F"/>
    <w:rsid w:val="00D2176E"/>
    <w:rsid w:val="00D461E9"/>
    <w:rsid w:val="00D632BE"/>
    <w:rsid w:val="00D72D06"/>
    <w:rsid w:val="00D7522C"/>
    <w:rsid w:val="00D7536F"/>
    <w:rsid w:val="00D76668"/>
    <w:rsid w:val="00D806FD"/>
    <w:rsid w:val="00D97C21"/>
    <w:rsid w:val="00DA1BFE"/>
    <w:rsid w:val="00DA42B0"/>
    <w:rsid w:val="00E07383"/>
    <w:rsid w:val="00E1181E"/>
    <w:rsid w:val="00E165BC"/>
    <w:rsid w:val="00E61E12"/>
    <w:rsid w:val="00E7596C"/>
    <w:rsid w:val="00E80892"/>
    <w:rsid w:val="00E878F2"/>
    <w:rsid w:val="00E927F2"/>
    <w:rsid w:val="00E94701"/>
    <w:rsid w:val="00ED0149"/>
    <w:rsid w:val="00ED4318"/>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232</Words>
  <Characters>4122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2</cp:revision>
  <dcterms:created xsi:type="dcterms:W3CDTF">2020-04-21T19:19:00Z</dcterms:created>
  <dcterms:modified xsi:type="dcterms:W3CDTF">2020-04-21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